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09C697" w14:textId="0B5E6664" w:rsidR="00930C86" w:rsidRPr="00E41D98" w:rsidRDefault="00E41D98">
      <w:pPr>
        <w:rPr>
          <w:rFonts w:cstheme="minorHAnsi"/>
          <w:sz w:val="20"/>
          <w:szCs w:val="20"/>
          <w:lang w:val="en-US"/>
        </w:rPr>
      </w:pPr>
      <w:r w:rsidRPr="00E41D98">
        <w:rPr>
          <w:rFonts w:cstheme="minorHAnsi"/>
          <w:sz w:val="20"/>
          <w:szCs w:val="20"/>
          <w:lang w:val="en-US"/>
        </w:rPr>
        <w:t>Supplementary Table</w:t>
      </w:r>
      <w:r w:rsidR="00930C86" w:rsidRPr="00E41D98">
        <w:rPr>
          <w:rFonts w:cstheme="minorHAnsi"/>
          <w:sz w:val="20"/>
          <w:szCs w:val="20"/>
          <w:lang w:val="en-US"/>
        </w:rPr>
        <w:t xml:space="preserve"> </w:t>
      </w:r>
      <w:r w:rsidR="007C371A" w:rsidRPr="00E41D98">
        <w:rPr>
          <w:rFonts w:cstheme="minorHAnsi"/>
          <w:sz w:val="20"/>
          <w:szCs w:val="20"/>
          <w:lang w:val="en-US"/>
        </w:rPr>
        <w:t>1</w:t>
      </w:r>
      <w:r w:rsidR="00930C86" w:rsidRPr="00E41D98">
        <w:rPr>
          <w:rFonts w:cstheme="minorHAnsi"/>
          <w:sz w:val="20"/>
          <w:szCs w:val="20"/>
          <w:lang w:val="en-US"/>
        </w:rPr>
        <w:t xml:space="preserve">: </w:t>
      </w:r>
      <w:r w:rsidR="00331DCB" w:rsidRPr="00E41D98">
        <w:rPr>
          <w:rFonts w:cstheme="minorHAnsi"/>
          <w:sz w:val="20"/>
          <w:szCs w:val="20"/>
          <w:lang w:val="en-US"/>
        </w:rPr>
        <w:t>Selected South African protected areas, size, ecological characteristics (rainfall and biome), number of years that game census were conducted and managing authority. South African National Parks (</w:t>
      </w:r>
      <w:proofErr w:type="spellStart"/>
      <w:r w:rsidR="00C06EB1" w:rsidRPr="00E41D98">
        <w:rPr>
          <w:rFonts w:cstheme="minorHAnsi"/>
          <w:sz w:val="20"/>
          <w:szCs w:val="20"/>
          <w:lang w:val="en-US"/>
        </w:rPr>
        <w:t>SANParks</w:t>
      </w:r>
      <w:proofErr w:type="spellEnd"/>
      <w:r w:rsidR="00C06EB1" w:rsidRPr="00E41D98">
        <w:rPr>
          <w:rFonts w:cstheme="minorHAnsi"/>
          <w:sz w:val="20"/>
          <w:szCs w:val="20"/>
          <w:lang w:val="en-US"/>
        </w:rPr>
        <w:t xml:space="preserve">; </w:t>
      </w:r>
      <w:r w:rsidR="00331DCB" w:rsidRPr="00E41D98">
        <w:rPr>
          <w:rFonts w:cstheme="minorHAnsi"/>
          <w:sz w:val="20"/>
          <w:szCs w:val="20"/>
          <w:lang w:val="en-US"/>
        </w:rPr>
        <w:t xml:space="preserve">National conservation authority), North West </w:t>
      </w:r>
      <w:proofErr w:type="spellStart"/>
      <w:r w:rsidR="00331DCB" w:rsidRPr="00E41D98">
        <w:rPr>
          <w:rFonts w:cstheme="minorHAnsi"/>
          <w:sz w:val="20"/>
          <w:szCs w:val="20"/>
          <w:lang w:val="en-US"/>
        </w:rPr>
        <w:t>Parksboard</w:t>
      </w:r>
      <w:proofErr w:type="spellEnd"/>
      <w:r w:rsidR="00331DCB" w:rsidRPr="00E41D98">
        <w:rPr>
          <w:rFonts w:cstheme="minorHAnsi"/>
          <w:sz w:val="20"/>
          <w:szCs w:val="20"/>
          <w:lang w:val="en-US"/>
        </w:rPr>
        <w:t xml:space="preserve"> and Eastern Cape Parks </w:t>
      </w:r>
      <w:r w:rsidR="00B42CB7" w:rsidRPr="00E41D98">
        <w:rPr>
          <w:rFonts w:cstheme="minorHAnsi"/>
          <w:sz w:val="20"/>
          <w:szCs w:val="20"/>
          <w:lang w:val="en-US"/>
        </w:rPr>
        <w:t xml:space="preserve">and Tourism Agency </w:t>
      </w:r>
      <w:r w:rsidR="00331DCB" w:rsidRPr="00E41D98">
        <w:rPr>
          <w:rFonts w:cstheme="minorHAnsi"/>
          <w:sz w:val="20"/>
          <w:szCs w:val="20"/>
          <w:lang w:val="en-US"/>
        </w:rPr>
        <w:t xml:space="preserve">(provincial conservation authorities) and Private (privately owned protected areas). 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158"/>
        <w:gridCol w:w="777"/>
        <w:gridCol w:w="740"/>
        <w:gridCol w:w="1477"/>
        <w:gridCol w:w="948"/>
        <w:gridCol w:w="2188"/>
        <w:gridCol w:w="926"/>
        <w:gridCol w:w="713"/>
        <w:gridCol w:w="1496"/>
        <w:gridCol w:w="1122"/>
        <w:gridCol w:w="1413"/>
      </w:tblGrid>
      <w:tr w:rsidR="00603FF4" w:rsidRPr="00E41D98" w14:paraId="6C9446BD" w14:textId="77777777" w:rsidTr="00603FF4">
        <w:trPr>
          <w:trHeight w:val="300"/>
        </w:trPr>
        <w:tc>
          <w:tcPr>
            <w:tcW w:w="21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1444F5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ature Reserve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6240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titude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0DCC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ongitude</w:t>
            </w:r>
          </w:p>
        </w:tc>
        <w:tc>
          <w:tcPr>
            <w:tcW w:w="1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2E65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otected are</w:t>
            </w:r>
            <w:r w:rsidR="00603FF4"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</w:t>
            </w: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size (km2)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AC1B0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ovince</w:t>
            </w:r>
          </w:p>
        </w:tc>
        <w:tc>
          <w:tcPr>
            <w:tcW w:w="21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94EF6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naging authority</w:t>
            </w:r>
          </w:p>
        </w:tc>
        <w:tc>
          <w:tcPr>
            <w:tcW w:w="9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B1D7F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iome</w:t>
            </w:r>
          </w:p>
        </w:tc>
        <w:tc>
          <w:tcPr>
            <w:tcW w:w="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B67DB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nnual rainfall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09EC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ercentage winter r</w:t>
            </w:r>
            <w:r w:rsidR="00603FF4"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i</w:t>
            </w: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fall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D924D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. of count years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6659E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Data source</w:t>
            </w:r>
          </w:p>
        </w:tc>
      </w:tr>
      <w:tr w:rsidR="00603FF4" w:rsidRPr="00E41D98" w14:paraId="35CD19EB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AD9C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ddo Darlington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2F15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2198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1953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14721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6F79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8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518B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151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C0BF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199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A2F3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7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23E0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6AD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761466CE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156E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Addo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uzuko</w:t>
            </w:r>
            <w:proofErr w:type="spellEnd"/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AD44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19494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DC3C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455517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FD4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1A81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9BBB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3B0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D2A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C63F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0.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3259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6C4A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F22084D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8E925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ddo Main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4F11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48511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2694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753492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DCC2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D6AE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9FF7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B891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7556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8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472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D5FA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ABA1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05B3D13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56D28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gulhas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62A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4.74305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BB48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86566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9A0E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9.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E42B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231E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2745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0C3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8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BB01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5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FE2C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B1C5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1F181D4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2EB53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aviaanskloof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World Heritage Sit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ABEC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66315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6644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54112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3207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239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B488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9DDC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EBFE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3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44D1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7.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D6AB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35A0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4F59274F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8034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loemhofdam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90AB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7.69592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D787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67617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EAB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034D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7E51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C53D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004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D4F5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A378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18F0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6647BA68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5CFC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ntebok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0C31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4.0661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9DD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.468718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F257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8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CFB8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9635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2A5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A090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4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2F5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9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535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57EA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467C9936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126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rakalal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9E57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16079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4DD3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81851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7A92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0D2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C43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6838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06EF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5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DD7E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1123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4722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256F0815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924C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skopdam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F33B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6.53844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0DA7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091239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9C3E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E138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FA68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4D21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C09E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7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5BFF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10F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47EB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284FE04E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5C4ED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lastRenderedPageBreak/>
              <w:t>Botsalan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093E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56138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6327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71223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C137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3BA8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E33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21BC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FCCB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CC61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8631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EDB4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49527E2A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CE72E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Camdebo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D973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2.22026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E179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54007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B6E5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5F1A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5586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D707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0412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11AD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9.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E71A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A260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23540950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EE8FF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landsberg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736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46895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003B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05908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B552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E928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9462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0F1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41B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6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C118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4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A22A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C8C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kady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2009 thesis</w:t>
            </w:r>
          </w:p>
        </w:tc>
      </w:tr>
      <w:tr w:rsidR="00603FF4" w:rsidRPr="00E41D98" w14:paraId="42D5F470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F550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olden Gate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E13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8.51680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BFA8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.61651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7E6B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9C44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reestate</w:t>
            </w:r>
            <w:proofErr w:type="spellEnd"/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AD50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E24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E0F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3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EEE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EA39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63D2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18728A4A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F47A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eat Fish River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C98C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06571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DCC3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8205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0C74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9D28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E2F7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F47A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C118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2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955A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6.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82AA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8549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40806C79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F366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Greater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kalal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98AF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4.15041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EED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.642915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2C7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5E7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impopo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E7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66BC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73B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8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46B4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.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4724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13F2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Kettles and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lotow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2009</w:t>
            </w:r>
          </w:p>
        </w:tc>
      </w:tr>
      <w:tr w:rsidR="00603FF4" w:rsidRPr="00E41D98" w14:paraId="11FDFDB6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E255E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galagadi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C3E9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6.48292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A36F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.630491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AA0B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0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3FB9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E19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68F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B2A7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7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8D83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ABC2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0CA4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2EE880E9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AEDD5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gaswan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Mountain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2DF7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71790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4B9D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32741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966F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0A62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28FB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404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FE5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9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2BB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B083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6AA1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5F3BBC2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63FD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rantzkop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ammunition factory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BE2B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50823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390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04438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6057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F30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37A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CCEA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0983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0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D1F2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1.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0B71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DCA3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kady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2009 thesis</w:t>
            </w:r>
          </w:p>
        </w:tc>
      </w:tr>
      <w:tr w:rsidR="00603FF4" w:rsidRPr="00E41D98" w14:paraId="0915086F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6E429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ruger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B4D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3.86369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55B9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.5718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6DB1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48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0B0A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impopo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64E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A03A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A254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31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432C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32B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882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7683C7FF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34E3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wandw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6A28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13046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32D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53734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9509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6E0E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E71D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2AF0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1A2E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2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2EEA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5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95C3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4BAE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lch 2014 thesis</w:t>
            </w:r>
          </w:p>
        </w:tc>
      </w:tr>
      <w:tr w:rsidR="00603FF4" w:rsidRPr="00E41D98" w14:paraId="083282FE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80CA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dikw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5A8A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4.76056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4F1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277546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AC3D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5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8594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53BB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126F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1784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9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FF06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619C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88F6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C6AADFB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807A5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lastRenderedPageBreak/>
              <w:t>Mafikeng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EF5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86601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0223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722252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C8B1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1C52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55F6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9E46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B680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7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1D77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4AA2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1836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085C36FE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14C6E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pungubwe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DCE0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2.20286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F4D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36368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B71F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0ABE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impopo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EE70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2B16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D2B9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E11E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1A0C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1F0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079533D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668A4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rakel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9488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4.41500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01A9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61000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7F71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7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EA24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impopo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3E90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FF26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36E7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76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1167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84B5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E4C1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0EEA9C0E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B18EF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kambat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777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1.26521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D017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98412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83F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9114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221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CCC6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975C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23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83F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BCD4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F3D9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68934AF9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1828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okala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94CC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9.1662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3896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319596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AC18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4.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501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FE8A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434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A06B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6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0FFF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8.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94E6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16F9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3F70CB9A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1F1A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olopo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610D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7199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0232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.89366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25BD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8BC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1BD2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2ECF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B17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4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A3E7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DDA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53C2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381C8C6A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FB879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pofu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4D88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2.63030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322A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5728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4832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87B5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14C7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04FF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8C0F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8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FEF2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.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70ED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2817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088EE404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39979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ilanesberg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3951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5.24667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A8C6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094206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96CC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7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04B2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F8D5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E976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31ED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60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3D2F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0F69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FF24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6D0E6A1A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E2CD7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SA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ombard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279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7.58983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E26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47727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0805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9209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317A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FCF6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4FC9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C41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F7C6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45C8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75B1F669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95716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mara Private Gam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ED9B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2.45265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D21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733626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388D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4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46B1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CBE1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5AB2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3375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8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E18A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0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3E29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3EE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Clements 2012 thesis</w:t>
            </w:r>
          </w:p>
        </w:tc>
      </w:tr>
      <w:tr w:rsidR="00603FF4" w:rsidRPr="00E41D98" w14:paraId="5FE3B424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19D2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hamwar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67AE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43345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60C8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0767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15E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4BCC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AE10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8A9D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9134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3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425D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8.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B72C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0254C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O'Brien 2012 thesis</w:t>
            </w:r>
          </w:p>
        </w:tc>
      </w:tr>
      <w:tr w:rsidR="00603FF4" w:rsidRPr="00E41D98" w14:paraId="3EEA1F73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2B99F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uikerbosrand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7DBD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6.48385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A4B4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.22922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5EFA1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C65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auteng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8D3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4FF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BBB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5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7EF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36D7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B871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Reilly and Haskins 1999</w:t>
            </w:r>
          </w:p>
        </w:tc>
      </w:tr>
      <w:tr w:rsidR="00603FF4" w:rsidRPr="00E41D98" w14:paraId="233EBDC3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54B0E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lastRenderedPageBreak/>
              <w:t>Table Mountain National Park (south)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D2E7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4.22732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CE8B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.420519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8B1F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F3E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9B93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333B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F14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32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C566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2.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D7C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4AF8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206937D5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2B516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omas Baines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9DF4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38785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6F81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4843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9442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.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8814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47D5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8AEA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0D37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37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CB5A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7.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771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2D31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1C210640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A072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solwana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B2CD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2.1859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46F59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50259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0A67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EE3E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998A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astern Cape Parks and Tourism Agency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28EB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AF8D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3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937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3.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EFE4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916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5575E48B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97E32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swalu</w:t>
            </w:r>
            <w:proofErr w:type="spellEnd"/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B1FC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7.24570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DAE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.405422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EC60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4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01E7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655F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ivate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3BDB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CA0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5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28A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063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2BE9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796CC312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D8BDA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 Coast National Park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AFE7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33.17217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1E88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.148719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1C10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6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728C5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ern Cape</w:t>
            </w:r>
          </w:p>
        </w:tc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3F7B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NParks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3F64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B31B2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99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E4CD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4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6790B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E89E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603FF4" w:rsidRPr="00E41D98" w14:paraId="115852C8" w14:textId="77777777" w:rsidTr="00603FF4">
        <w:trPr>
          <w:trHeight w:val="300"/>
        </w:trPr>
        <w:tc>
          <w:tcPr>
            <w:tcW w:w="2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84822C" w14:textId="77777777" w:rsidR="00930C86" w:rsidRPr="00E41D98" w:rsidRDefault="00930C86" w:rsidP="00930C86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olwespruit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2BCE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27.41675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95F1D6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315921</w:t>
            </w:r>
          </w:p>
        </w:tc>
        <w:tc>
          <w:tcPr>
            <w:tcW w:w="1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6B8B9D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D7DCF4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 West</w:t>
            </w:r>
          </w:p>
        </w:tc>
        <w:tc>
          <w:tcPr>
            <w:tcW w:w="2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44B17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North West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rksboard</w:t>
            </w:r>
            <w:proofErr w:type="spellEnd"/>
          </w:p>
        </w:tc>
        <w:tc>
          <w:tcPr>
            <w:tcW w:w="9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019203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4B6310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12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24652E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.4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4A8608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049F1A" w14:textId="77777777" w:rsidR="00930C86" w:rsidRPr="00E41D98" w:rsidRDefault="00930C86" w:rsidP="00603FF4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</w:tbl>
    <w:p w14:paraId="046C8E30" w14:textId="6619BF56" w:rsidR="00930C86" w:rsidRPr="00E41D98" w:rsidRDefault="00930C86">
      <w:pPr>
        <w:rPr>
          <w:rFonts w:cstheme="minorHAnsi"/>
          <w:sz w:val="20"/>
          <w:szCs w:val="20"/>
          <w:lang w:val="en-US"/>
        </w:rPr>
      </w:pPr>
    </w:p>
    <w:p w14:paraId="1DFA3C06" w14:textId="77777777" w:rsidR="007C371A" w:rsidRPr="00E41D98" w:rsidRDefault="007C371A">
      <w:pPr>
        <w:rPr>
          <w:rFonts w:cstheme="minorHAnsi"/>
          <w:sz w:val="20"/>
          <w:szCs w:val="20"/>
          <w:lang w:val="en-US"/>
        </w:rPr>
        <w:sectPr w:rsidR="007C371A" w:rsidRPr="00E41D98" w:rsidSect="00930C8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3DD6FD9" w14:textId="3F92AEE7" w:rsidR="007C371A" w:rsidRPr="00E41D98" w:rsidRDefault="00E41D98" w:rsidP="007C371A">
      <w:pPr>
        <w:rPr>
          <w:rFonts w:cstheme="minorHAnsi"/>
          <w:sz w:val="20"/>
          <w:szCs w:val="20"/>
          <w:lang w:val="en-US"/>
        </w:rPr>
      </w:pPr>
      <w:r w:rsidRPr="00E41D98">
        <w:rPr>
          <w:rFonts w:cstheme="minorHAnsi"/>
          <w:sz w:val="20"/>
          <w:szCs w:val="20"/>
          <w:lang w:val="en-US"/>
        </w:rPr>
        <w:lastRenderedPageBreak/>
        <w:t>Supplementary Table</w:t>
      </w:r>
      <w:r w:rsidR="007C371A" w:rsidRPr="00E41D98">
        <w:rPr>
          <w:rFonts w:cstheme="minorHAnsi"/>
          <w:sz w:val="20"/>
          <w:szCs w:val="20"/>
          <w:lang w:val="en-US"/>
        </w:rPr>
        <w:t xml:space="preserve"> 2: Metabolic biomass for five different functional groups in selected South African Protected areas.</w:t>
      </w:r>
    </w:p>
    <w:tbl>
      <w:tblPr>
        <w:tblW w:w="8079" w:type="dxa"/>
        <w:tblLook w:val="04A0" w:firstRow="1" w:lastRow="0" w:firstColumn="1" w:lastColumn="0" w:noHBand="0" w:noVBand="1"/>
      </w:tblPr>
      <w:tblGrid>
        <w:gridCol w:w="2977"/>
        <w:gridCol w:w="3402"/>
        <w:gridCol w:w="1700"/>
      </w:tblGrid>
      <w:tr w:rsidR="007C371A" w:rsidRPr="00E41D98" w14:paraId="4A6D5A8A" w14:textId="77777777" w:rsidTr="00B32A7F">
        <w:trPr>
          <w:trHeight w:val="300"/>
        </w:trPr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189E1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rotected area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76A6E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unctional Group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EE137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tabolic biomass (kg/km2)</w:t>
            </w:r>
          </w:p>
        </w:tc>
      </w:tr>
      <w:tr w:rsidR="007C371A" w:rsidRPr="00E41D98" w14:paraId="2933230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7391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ddo Darlingt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558A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7EFB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119413</w:t>
            </w:r>
          </w:p>
        </w:tc>
      </w:tr>
      <w:tr w:rsidR="007C371A" w:rsidRPr="00E41D98" w14:paraId="221FAAC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B98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59A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5FFB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.53387</w:t>
            </w:r>
          </w:p>
        </w:tc>
      </w:tr>
      <w:tr w:rsidR="007C371A" w:rsidRPr="00E41D98" w14:paraId="37E34F8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8C7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E58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140E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.67938</w:t>
            </w:r>
          </w:p>
        </w:tc>
      </w:tr>
      <w:tr w:rsidR="007C371A" w:rsidRPr="00E41D98" w14:paraId="657A27C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EF30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EB04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D985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.05749</w:t>
            </w:r>
          </w:p>
        </w:tc>
      </w:tr>
      <w:tr w:rsidR="007C371A" w:rsidRPr="00E41D98" w14:paraId="36FA64B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600C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835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6864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01613</w:t>
            </w:r>
          </w:p>
        </w:tc>
      </w:tr>
      <w:tr w:rsidR="007C371A" w:rsidRPr="00E41D98" w14:paraId="5A212B2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14FA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Addo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uzuko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99C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3604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634372</w:t>
            </w:r>
          </w:p>
        </w:tc>
      </w:tr>
      <w:tr w:rsidR="007C371A" w:rsidRPr="00E41D98" w14:paraId="6406E76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078B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2E0C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5771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0.82159</w:t>
            </w:r>
          </w:p>
        </w:tc>
      </w:tr>
      <w:tr w:rsidR="007C371A" w:rsidRPr="00E41D98" w14:paraId="5808E22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834C7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DB8B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5340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2.8139</w:t>
            </w:r>
          </w:p>
        </w:tc>
      </w:tr>
      <w:tr w:rsidR="007C371A" w:rsidRPr="00E41D98" w14:paraId="60F0D23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9D40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F2A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1DB2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6.50152</w:t>
            </w:r>
          </w:p>
        </w:tc>
      </w:tr>
      <w:tr w:rsidR="007C371A" w:rsidRPr="00E41D98" w14:paraId="5C75EC9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C5AA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F4D2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B4B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50.3287</w:t>
            </w:r>
          </w:p>
        </w:tc>
      </w:tr>
      <w:tr w:rsidR="007C371A" w:rsidRPr="00E41D98" w14:paraId="0020E5F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2283C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ddo Mai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554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13B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216216</w:t>
            </w:r>
          </w:p>
        </w:tc>
      </w:tr>
      <w:tr w:rsidR="007C371A" w:rsidRPr="00E41D98" w14:paraId="7E55C50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235C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6DED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303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.9686</w:t>
            </w:r>
          </w:p>
        </w:tc>
      </w:tr>
      <w:tr w:rsidR="007C371A" w:rsidRPr="00E41D98" w14:paraId="3467DBA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4C4B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B36E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561D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2.7971</w:t>
            </w:r>
          </w:p>
        </w:tc>
      </w:tr>
      <w:tr w:rsidR="007C371A" w:rsidRPr="00E41D98" w14:paraId="209B0F3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2B8B7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018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9332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8.0057</w:t>
            </w:r>
          </w:p>
        </w:tc>
      </w:tr>
      <w:tr w:rsidR="007C371A" w:rsidRPr="00E41D98" w14:paraId="074242D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4955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1FFF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4E2E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57.161</w:t>
            </w:r>
          </w:p>
        </w:tc>
      </w:tr>
      <w:tr w:rsidR="007C371A" w:rsidRPr="00E41D98" w14:paraId="488B468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A0D6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gulhas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6BE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5794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1B863A7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94C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1EAD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C062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.98636</w:t>
            </w:r>
          </w:p>
        </w:tc>
      </w:tr>
      <w:tr w:rsidR="007C371A" w:rsidRPr="00E41D98" w14:paraId="7BAE68C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287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36EB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3F1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3F9F058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6259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95A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2381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564D4DE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3DBD7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5B21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E77F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18112A9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30EB4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aviaanskloof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World Heritage Sit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8038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C40D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939491</w:t>
            </w:r>
          </w:p>
        </w:tc>
      </w:tr>
      <w:tr w:rsidR="007C371A" w:rsidRPr="00E41D98" w14:paraId="1ED85B8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AACDA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61F8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4734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112137</w:t>
            </w:r>
          </w:p>
        </w:tc>
      </w:tr>
      <w:tr w:rsidR="007C371A" w:rsidRPr="00E41D98" w14:paraId="5E6EA83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BAB2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2971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C358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605372</w:t>
            </w:r>
          </w:p>
        </w:tc>
      </w:tr>
      <w:tr w:rsidR="007C371A" w:rsidRPr="00E41D98" w14:paraId="6EB2ECB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8A2A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46B2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FC7D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.299611</w:t>
            </w:r>
          </w:p>
        </w:tc>
      </w:tr>
      <w:tr w:rsidR="007C371A" w:rsidRPr="00E41D98" w14:paraId="2F2505A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0A98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5B4E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9051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666932</w:t>
            </w:r>
          </w:p>
        </w:tc>
      </w:tr>
      <w:tr w:rsidR="007C371A" w:rsidRPr="00E41D98" w14:paraId="5A5818A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7417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loemhofdam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6817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17DE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509593</w:t>
            </w:r>
          </w:p>
        </w:tc>
      </w:tr>
      <w:tr w:rsidR="007C371A" w:rsidRPr="00E41D98" w14:paraId="37747FE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A3A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1D1A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3E6A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5.1043</w:t>
            </w:r>
          </w:p>
        </w:tc>
      </w:tr>
      <w:tr w:rsidR="007C371A" w:rsidRPr="00E41D98" w14:paraId="01DC027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B24E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3419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7A32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4C56AD9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65DA6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396C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C293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7.5871</w:t>
            </w:r>
          </w:p>
        </w:tc>
      </w:tr>
      <w:tr w:rsidR="007C371A" w:rsidRPr="00E41D98" w14:paraId="59396C0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DC50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C9B9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1DC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6.4565</w:t>
            </w:r>
          </w:p>
        </w:tc>
      </w:tr>
      <w:tr w:rsidR="007C371A" w:rsidRPr="00E41D98" w14:paraId="669ADB7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17274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ntebok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8AE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EAE8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72013</w:t>
            </w:r>
          </w:p>
        </w:tc>
      </w:tr>
      <w:tr w:rsidR="007C371A" w:rsidRPr="00E41D98" w14:paraId="6E440D8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582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834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BE95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8.1839</w:t>
            </w:r>
          </w:p>
        </w:tc>
      </w:tr>
      <w:tr w:rsidR="007C371A" w:rsidRPr="00E41D98" w14:paraId="20FF84E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76967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3765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1DA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7D35CDA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9C8D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9C4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823E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4.53055</w:t>
            </w:r>
          </w:p>
        </w:tc>
      </w:tr>
      <w:tr w:rsidR="007C371A" w:rsidRPr="00E41D98" w14:paraId="72F0F4F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F41D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D4AD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F85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86844</w:t>
            </w:r>
          </w:p>
        </w:tc>
      </w:tr>
      <w:tr w:rsidR="007C371A" w:rsidRPr="00E41D98" w14:paraId="056FA99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278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rakalal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26B3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8C1C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1D97FF2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AEBA4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EB2D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C2A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6.53974</w:t>
            </w:r>
          </w:p>
        </w:tc>
      </w:tr>
      <w:tr w:rsidR="007C371A" w:rsidRPr="00E41D98" w14:paraId="4784B9C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FC8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5E3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0A91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70.8783</w:t>
            </w:r>
          </w:p>
        </w:tc>
      </w:tr>
      <w:tr w:rsidR="007C371A" w:rsidRPr="00E41D98" w14:paraId="61764AD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7745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6E2C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7D15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8.6137</w:t>
            </w:r>
          </w:p>
        </w:tc>
      </w:tr>
      <w:tr w:rsidR="007C371A" w:rsidRPr="00E41D98" w14:paraId="4D3656D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23DA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4DD5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C44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6.3746</w:t>
            </w:r>
          </w:p>
        </w:tc>
      </w:tr>
      <w:tr w:rsidR="007C371A" w:rsidRPr="00E41D98" w14:paraId="10418A9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EA85C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skopdam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DAFF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12D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02297B8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EA8AF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A15A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D2D2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6.0045</w:t>
            </w:r>
          </w:p>
        </w:tc>
      </w:tr>
      <w:tr w:rsidR="007C371A" w:rsidRPr="00E41D98" w14:paraId="4E9C25F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751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B8ED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3255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1DA584F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A3B44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902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7B41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88.2419</w:t>
            </w:r>
          </w:p>
        </w:tc>
      </w:tr>
      <w:tr w:rsidR="007C371A" w:rsidRPr="00E41D98" w14:paraId="7193957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BD09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677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E67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2.4645</w:t>
            </w:r>
          </w:p>
        </w:tc>
      </w:tr>
      <w:tr w:rsidR="007C371A" w:rsidRPr="00E41D98" w14:paraId="5C48F3B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A949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Botsalan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3E12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0EBF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281394</w:t>
            </w:r>
          </w:p>
        </w:tc>
      </w:tr>
      <w:tr w:rsidR="007C371A" w:rsidRPr="00E41D98" w14:paraId="535DD52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B7C7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B7A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5F6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55.9239</w:t>
            </w:r>
          </w:p>
        </w:tc>
      </w:tr>
      <w:tr w:rsidR="007C371A" w:rsidRPr="00E41D98" w14:paraId="5B1ABB9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E24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FDFA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5110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54.9436</w:t>
            </w:r>
          </w:p>
        </w:tc>
      </w:tr>
      <w:tr w:rsidR="007C371A" w:rsidRPr="00E41D98" w14:paraId="5B21933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A7FD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756F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FFED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61.7926</w:t>
            </w:r>
          </w:p>
        </w:tc>
      </w:tr>
      <w:tr w:rsidR="007C371A" w:rsidRPr="00E41D98" w14:paraId="24329A0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906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1D7C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589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57.6341</w:t>
            </w:r>
          </w:p>
        </w:tc>
      </w:tr>
      <w:tr w:rsidR="007C371A" w:rsidRPr="00E41D98" w14:paraId="6305E11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ADE6C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Camdeboo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A8B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BE89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238147</w:t>
            </w:r>
          </w:p>
        </w:tc>
      </w:tr>
      <w:tr w:rsidR="007C371A" w:rsidRPr="00E41D98" w14:paraId="1AAF83B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DDB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F5FD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CC6B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3.051</w:t>
            </w:r>
          </w:p>
        </w:tc>
      </w:tr>
      <w:tr w:rsidR="007C371A" w:rsidRPr="00E41D98" w14:paraId="2B9D1AE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D04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F3AF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5E34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2.42417</w:t>
            </w:r>
          </w:p>
        </w:tc>
      </w:tr>
      <w:tr w:rsidR="007C371A" w:rsidRPr="00E41D98" w14:paraId="32331A8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9A7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983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AA6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5.89082</w:t>
            </w:r>
          </w:p>
        </w:tc>
      </w:tr>
      <w:tr w:rsidR="007C371A" w:rsidRPr="00E41D98" w14:paraId="15EA010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CF42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01AF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686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.40042</w:t>
            </w:r>
          </w:p>
        </w:tc>
      </w:tr>
      <w:tr w:rsidR="007C371A" w:rsidRPr="00E41D98" w14:paraId="12E004E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51EDD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Elandsberg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DD12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DF9A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2221DEA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95F26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3FBF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6E1D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52.754</w:t>
            </w:r>
          </w:p>
        </w:tc>
      </w:tr>
      <w:tr w:rsidR="007C371A" w:rsidRPr="00E41D98" w14:paraId="7E589FE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76A5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72B8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9C0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21FB5B0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B3118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26F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F4D0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9.2651</w:t>
            </w:r>
          </w:p>
        </w:tc>
      </w:tr>
      <w:tr w:rsidR="007C371A" w:rsidRPr="00E41D98" w14:paraId="53F13A8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F6EE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DCA6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171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6.54424</w:t>
            </w:r>
          </w:p>
        </w:tc>
      </w:tr>
      <w:tr w:rsidR="007C371A" w:rsidRPr="00E41D98" w14:paraId="0A6B5FA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FF66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olden Gate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DD78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2B37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7411</w:t>
            </w:r>
          </w:p>
        </w:tc>
      </w:tr>
      <w:tr w:rsidR="007C371A" w:rsidRPr="00E41D98" w14:paraId="195B30F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2575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CDF1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6A02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79.0225</w:t>
            </w:r>
          </w:p>
        </w:tc>
      </w:tr>
      <w:tr w:rsidR="007C371A" w:rsidRPr="00E41D98" w14:paraId="1D4278D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1648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FDE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BD68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55D1D98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2FB5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02E2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6DB2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1.3906</w:t>
            </w:r>
          </w:p>
        </w:tc>
      </w:tr>
      <w:tr w:rsidR="007C371A" w:rsidRPr="00E41D98" w14:paraId="58B95EB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30DF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CD67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B689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7.3814</w:t>
            </w:r>
          </w:p>
        </w:tc>
      </w:tr>
      <w:tr w:rsidR="007C371A" w:rsidRPr="00E41D98" w14:paraId="38ADAFE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4AE0F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eat Fish River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66C2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F49C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.79334</w:t>
            </w:r>
          </w:p>
        </w:tc>
      </w:tr>
      <w:tr w:rsidR="007C371A" w:rsidRPr="00E41D98" w14:paraId="37C3E1F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1361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5B52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4537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3.8274</w:t>
            </w:r>
          </w:p>
        </w:tc>
      </w:tr>
      <w:tr w:rsidR="007C371A" w:rsidRPr="00E41D98" w14:paraId="15E5E98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93D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AA2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7ED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3.6547</w:t>
            </w:r>
          </w:p>
        </w:tc>
      </w:tr>
      <w:tr w:rsidR="007C371A" w:rsidRPr="00E41D98" w14:paraId="33A9EC3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BDB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4A44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ED62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7.8672</w:t>
            </w:r>
          </w:p>
        </w:tc>
      </w:tr>
      <w:tr w:rsidR="007C371A" w:rsidRPr="00E41D98" w14:paraId="07A2BC4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791E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462C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DE6F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4.175</w:t>
            </w:r>
          </w:p>
        </w:tc>
      </w:tr>
      <w:tr w:rsidR="007C371A" w:rsidRPr="00E41D98" w14:paraId="031FEF4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D666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Greater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kalal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F48C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CFD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999778</w:t>
            </w:r>
          </w:p>
        </w:tc>
      </w:tr>
      <w:tr w:rsidR="007C371A" w:rsidRPr="00E41D98" w14:paraId="5BFDB7B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3D67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C8FD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7A3A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698554</w:t>
            </w:r>
          </w:p>
        </w:tc>
      </w:tr>
      <w:tr w:rsidR="007C371A" w:rsidRPr="00E41D98" w14:paraId="4087A44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F0D2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95BA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EDE0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2.0881</w:t>
            </w:r>
          </w:p>
        </w:tc>
      </w:tr>
      <w:tr w:rsidR="007C371A" w:rsidRPr="00E41D98" w14:paraId="771C0BB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2DE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FAE8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F55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4.9125</w:t>
            </w:r>
          </w:p>
        </w:tc>
      </w:tr>
      <w:tr w:rsidR="007C371A" w:rsidRPr="00E41D98" w14:paraId="7C0956E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F75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1D33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1ABD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76.7447</w:t>
            </w:r>
          </w:p>
        </w:tc>
      </w:tr>
      <w:tr w:rsidR="007C371A" w:rsidRPr="00E41D98" w14:paraId="6D477EA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7BDED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galagadi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DF70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B924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783643</w:t>
            </w:r>
          </w:p>
        </w:tc>
      </w:tr>
      <w:tr w:rsidR="007C371A" w:rsidRPr="00E41D98" w14:paraId="55B6F75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2330A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D025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994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6.94561</w:t>
            </w:r>
          </w:p>
        </w:tc>
      </w:tr>
      <w:tr w:rsidR="007C371A" w:rsidRPr="00E41D98" w14:paraId="1ACDCCC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2B8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0D37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9A1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6ACB2AB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5FFBA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0721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4B47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01264</w:t>
            </w:r>
          </w:p>
        </w:tc>
      </w:tr>
      <w:tr w:rsidR="007C371A" w:rsidRPr="00E41D98" w14:paraId="2BD1B50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29C4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1212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1060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78D1680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AB013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gaswan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Mountain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19D4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4E2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754226</w:t>
            </w:r>
          </w:p>
        </w:tc>
      </w:tr>
      <w:tr w:rsidR="007C371A" w:rsidRPr="00E41D98" w14:paraId="1D27EB6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0FA8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733F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0F29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6.9111</w:t>
            </w:r>
          </w:p>
        </w:tc>
      </w:tr>
      <w:tr w:rsidR="007C371A" w:rsidRPr="00E41D98" w14:paraId="773613B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F29E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69DE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4F98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.90862</w:t>
            </w:r>
          </w:p>
        </w:tc>
      </w:tr>
      <w:tr w:rsidR="007C371A" w:rsidRPr="00E41D98" w14:paraId="5B5F78C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086D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0C04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DB1E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9.2415</w:t>
            </w:r>
          </w:p>
        </w:tc>
      </w:tr>
      <w:tr w:rsidR="007C371A" w:rsidRPr="00E41D98" w14:paraId="4180FAE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818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7FA3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64E9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2.7235</w:t>
            </w:r>
          </w:p>
        </w:tc>
      </w:tr>
      <w:tr w:rsidR="007C371A" w:rsidRPr="00E41D98" w14:paraId="17071E4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1F4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rantzkop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ammunition factory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8B89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8C9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.5141</w:t>
            </w:r>
          </w:p>
        </w:tc>
      </w:tr>
      <w:tr w:rsidR="007C371A" w:rsidRPr="00E41D98" w14:paraId="415A372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3DB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990F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146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02.5775</w:t>
            </w:r>
          </w:p>
        </w:tc>
      </w:tr>
      <w:tr w:rsidR="007C371A" w:rsidRPr="00E41D98" w14:paraId="23708C9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3233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BEB5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F94E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.93878</w:t>
            </w:r>
          </w:p>
        </w:tc>
      </w:tr>
      <w:tr w:rsidR="007C371A" w:rsidRPr="00E41D98" w14:paraId="302BE53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EE79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023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A012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72.233</w:t>
            </w:r>
          </w:p>
        </w:tc>
      </w:tr>
      <w:tr w:rsidR="007C371A" w:rsidRPr="00E41D98" w14:paraId="64A339B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5BFC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249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9E2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1.00171</w:t>
            </w:r>
          </w:p>
        </w:tc>
      </w:tr>
      <w:tr w:rsidR="007C371A" w:rsidRPr="00E41D98" w14:paraId="2F149E8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9361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ruger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9ED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BA0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67863B8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2377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5F62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19CB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.149549</w:t>
            </w:r>
          </w:p>
        </w:tc>
      </w:tr>
      <w:tr w:rsidR="007C371A" w:rsidRPr="00E41D98" w14:paraId="7844112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6671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E786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F1D4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6.8422</w:t>
            </w:r>
          </w:p>
        </w:tc>
      </w:tr>
      <w:tr w:rsidR="007C371A" w:rsidRPr="00E41D98" w14:paraId="230EC45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2DA8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A93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A2DD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49.723</w:t>
            </w:r>
          </w:p>
        </w:tc>
      </w:tr>
      <w:tr w:rsidR="007C371A" w:rsidRPr="00E41D98" w14:paraId="0B429F8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0037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1EAB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12F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76.1434</w:t>
            </w:r>
          </w:p>
        </w:tc>
      </w:tr>
      <w:tr w:rsidR="007C371A" w:rsidRPr="00E41D98" w14:paraId="4BCB0B8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F5D1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Kwandw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3A4D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758E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951582</w:t>
            </w:r>
          </w:p>
        </w:tc>
      </w:tr>
      <w:tr w:rsidR="007C371A" w:rsidRPr="00E41D98" w14:paraId="5105A23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4A4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C78E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64FF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0.50334</w:t>
            </w:r>
          </w:p>
        </w:tc>
      </w:tr>
      <w:tr w:rsidR="007C371A" w:rsidRPr="00E41D98" w14:paraId="201F938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D3E3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9D30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25D3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4.9143</w:t>
            </w:r>
          </w:p>
        </w:tc>
      </w:tr>
      <w:tr w:rsidR="007C371A" w:rsidRPr="00E41D98" w14:paraId="39BA8EF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B5584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CA0F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E37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3.9037</w:t>
            </w:r>
          </w:p>
        </w:tc>
      </w:tr>
      <w:tr w:rsidR="007C371A" w:rsidRPr="00E41D98" w14:paraId="5707628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773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C2D4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1F4C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5.2603</w:t>
            </w:r>
          </w:p>
        </w:tc>
      </w:tr>
      <w:tr w:rsidR="007C371A" w:rsidRPr="00E41D98" w14:paraId="314FB15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BF41D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dikw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0EE4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E94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610168E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45C28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51C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E4B0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.37935</w:t>
            </w:r>
          </w:p>
        </w:tc>
      </w:tr>
      <w:tr w:rsidR="007C371A" w:rsidRPr="00E41D98" w14:paraId="29A4412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1DDC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F04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3CD3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3.91629</w:t>
            </w:r>
          </w:p>
        </w:tc>
      </w:tr>
      <w:tr w:rsidR="007C371A" w:rsidRPr="00E41D98" w14:paraId="0354BEE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5037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199F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182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5.988</w:t>
            </w:r>
          </w:p>
        </w:tc>
      </w:tr>
      <w:tr w:rsidR="007C371A" w:rsidRPr="00E41D98" w14:paraId="19714DB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C6DD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E89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EA6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67.899</w:t>
            </w:r>
          </w:p>
        </w:tc>
      </w:tr>
      <w:tr w:rsidR="007C371A" w:rsidRPr="00E41D98" w14:paraId="7E0C64E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EAA4A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fikeng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79FB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615B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254595</w:t>
            </w:r>
          </w:p>
        </w:tc>
      </w:tr>
      <w:tr w:rsidR="007C371A" w:rsidRPr="00E41D98" w14:paraId="56ECF8D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7ADB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FF72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9A3C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3.4722</w:t>
            </w:r>
          </w:p>
        </w:tc>
      </w:tr>
      <w:tr w:rsidR="007C371A" w:rsidRPr="00E41D98" w14:paraId="0E90647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3FB84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F0D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9161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4.7839</w:t>
            </w:r>
          </w:p>
        </w:tc>
      </w:tr>
      <w:tr w:rsidR="007C371A" w:rsidRPr="00E41D98" w14:paraId="26B89E2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AFE5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C835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30E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34.7637</w:t>
            </w:r>
          </w:p>
        </w:tc>
      </w:tr>
      <w:tr w:rsidR="007C371A" w:rsidRPr="00E41D98" w14:paraId="3ECE6DE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90E2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08D8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3AB4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3.4915</w:t>
            </w:r>
          </w:p>
        </w:tc>
      </w:tr>
      <w:tr w:rsidR="007C371A" w:rsidRPr="00E41D98" w14:paraId="33AB633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A153A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pungubwe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D1D4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D48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323577</w:t>
            </w:r>
          </w:p>
        </w:tc>
      </w:tr>
      <w:tr w:rsidR="007C371A" w:rsidRPr="00E41D98" w14:paraId="12891B4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9E77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243D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112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2.4017</w:t>
            </w:r>
          </w:p>
        </w:tc>
      </w:tr>
      <w:tr w:rsidR="007C371A" w:rsidRPr="00E41D98" w14:paraId="3630920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7396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2AF8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509A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5.55195</w:t>
            </w:r>
          </w:p>
        </w:tc>
      </w:tr>
      <w:tr w:rsidR="007C371A" w:rsidRPr="00E41D98" w14:paraId="5BBC788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E02A4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7EBA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72CB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5.9382</w:t>
            </w:r>
          </w:p>
        </w:tc>
      </w:tr>
      <w:tr w:rsidR="007C371A" w:rsidRPr="00E41D98" w14:paraId="303F5D4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87E0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9C9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C9EA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92.4602</w:t>
            </w:r>
          </w:p>
        </w:tc>
      </w:tr>
      <w:tr w:rsidR="007C371A" w:rsidRPr="00E41D98" w14:paraId="199AED0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A9396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arakele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CA1B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69C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58D6AEB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326E9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B9E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06CB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97707</w:t>
            </w:r>
          </w:p>
        </w:tc>
      </w:tr>
      <w:tr w:rsidR="007C371A" w:rsidRPr="00E41D98" w14:paraId="62ACE79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9C2A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E4E0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41A9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.46319</w:t>
            </w:r>
          </w:p>
        </w:tc>
      </w:tr>
      <w:tr w:rsidR="007C371A" w:rsidRPr="00E41D98" w14:paraId="1F43F4E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C32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3AE1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99D4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9.53</w:t>
            </w:r>
          </w:p>
        </w:tc>
      </w:tr>
      <w:tr w:rsidR="007C371A" w:rsidRPr="00E41D98" w14:paraId="4703166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8083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09AF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012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8.9382</w:t>
            </w:r>
          </w:p>
        </w:tc>
      </w:tr>
      <w:tr w:rsidR="007C371A" w:rsidRPr="00E41D98" w14:paraId="6546FB0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EFE80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kambat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65E3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995D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998692</w:t>
            </w:r>
          </w:p>
        </w:tc>
      </w:tr>
      <w:tr w:rsidR="007C371A" w:rsidRPr="00E41D98" w14:paraId="35EC5F5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8264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19EF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BC7C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0.5655</w:t>
            </w:r>
          </w:p>
        </w:tc>
      </w:tr>
      <w:tr w:rsidR="007C371A" w:rsidRPr="00E41D98" w14:paraId="3F99F9B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3112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50E7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9694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302796</w:t>
            </w:r>
          </w:p>
        </w:tc>
      </w:tr>
      <w:tr w:rsidR="007C371A" w:rsidRPr="00E41D98" w14:paraId="6025221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E427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9A12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85D0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7.3556</w:t>
            </w:r>
          </w:p>
        </w:tc>
      </w:tr>
      <w:tr w:rsidR="007C371A" w:rsidRPr="00E41D98" w14:paraId="40F641E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C82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7D0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D5A1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8.4326</w:t>
            </w:r>
          </w:p>
        </w:tc>
      </w:tr>
      <w:tr w:rsidR="007C371A" w:rsidRPr="00E41D98" w14:paraId="01BCC27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20ED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okala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804C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B461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326592</w:t>
            </w:r>
          </w:p>
        </w:tc>
      </w:tr>
      <w:tr w:rsidR="007C371A" w:rsidRPr="00E41D98" w14:paraId="6621726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139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9281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47BE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4.1697</w:t>
            </w:r>
          </w:p>
        </w:tc>
      </w:tr>
      <w:tr w:rsidR="007C371A" w:rsidRPr="00E41D98" w14:paraId="56C507E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EC97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2965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F755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5.8473</w:t>
            </w:r>
          </w:p>
        </w:tc>
      </w:tr>
      <w:tr w:rsidR="007C371A" w:rsidRPr="00E41D98" w14:paraId="6036310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D3AC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5BD6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0576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25.0398</w:t>
            </w:r>
          </w:p>
        </w:tc>
      </w:tr>
      <w:tr w:rsidR="007C371A" w:rsidRPr="00E41D98" w14:paraId="3E6887C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4E51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578A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160B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3.0099</w:t>
            </w:r>
          </w:p>
        </w:tc>
      </w:tr>
      <w:tr w:rsidR="007C371A" w:rsidRPr="00E41D98" w14:paraId="4D6D18B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EA135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olopo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B510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A30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876038</w:t>
            </w:r>
          </w:p>
        </w:tc>
      </w:tr>
      <w:tr w:rsidR="007C371A" w:rsidRPr="00E41D98" w14:paraId="1E83A4B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AC3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FEF3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6D3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5.5886</w:t>
            </w:r>
          </w:p>
        </w:tc>
      </w:tr>
      <w:tr w:rsidR="007C371A" w:rsidRPr="00E41D98" w14:paraId="187D8A4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B50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6CDD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483B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0.84992</w:t>
            </w:r>
          </w:p>
        </w:tc>
      </w:tr>
      <w:tr w:rsidR="007C371A" w:rsidRPr="00E41D98" w14:paraId="163DD7C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F73C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88D6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57D8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1.1188</w:t>
            </w:r>
          </w:p>
        </w:tc>
      </w:tr>
      <w:tr w:rsidR="007C371A" w:rsidRPr="00E41D98" w14:paraId="755F8CF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C7D9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A9A1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7345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8.27567</w:t>
            </w:r>
          </w:p>
        </w:tc>
      </w:tr>
      <w:tr w:rsidR="007C371A" w:rsidRPr="00E41D98" w14:paraId="7E84809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116F5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pofu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AACD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4927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.110907</w:t>
            </w:r>
          </w:p>
        </w:tc>
      </w:tr>
      <w:tr w:rsidR="007C371A" w:rsidRPr="00E41D98" w14:paraId="25FB65E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80D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8A8E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14C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8.8714</w:t>
            </w:r>
          </w:p>
        </w:tc>
      </w:tr>
      <w:tr w:rsidR="007C371A" w:rsidRPr="00E41D98" w14:paraId="11BA888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1CEB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46DB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0FB0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8.78668</w:t>
            </w:r>
          </w:p>
        </w:tc>
      </w:tr>
      <w:tr w:rsidR="007C371A" w:rsidRPr="00E41D98" w14:paraId="3FBD93F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4156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0E5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395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20.0063</w:t>
            </w:r>
          </w:p>
        </w:tc>
      </w:tr>
      <w:tr w:rsidR="007C371A" w:rsidRPr="00E41D98" w14:paraId="5198532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609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E9C7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4450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5.5905</w:t>
            </w:r>
          </w:p>
        </w:tc>
      </w:tr>
      <w:tr w:rsidR="007C371A" w:rsidRPr="00E41D98" w14:paraId="55CA9AD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A57C1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ilanesberg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727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E40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139B643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40FD0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F7E3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B0F0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96021</w:t>
            </w:r>
          </w:p>
        </w:tc>
      </w:tr>
      <w:tr w:rsidR="007C371A" w:rsidRPr="00E41D98" w14:paraId="63BB568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07D8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8A7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DCF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9.30874</w:t>
            </w:r>
          </w:p>
        </w:tc>
      </w:tr>
      <w:tr w:rsidR="007C371A" w:rsidRPr="00E41D98" w14:paraId="07923D7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45E3A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FAC5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3543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7.75</w:t>
            </w:r>
          </w:p>
        </w:tc>
      </w:tr>
      <w:tr w:rsidR="007C371A" w:rsidRPr="00E41D98" w14:paraId="45F3D59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D9BC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E2A6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DE76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64.7515</w:t>
            </w:r>
          </w:p>
        </w:tc>
      </w:tr>
      <w:tr w:rsidR="007C371A" w:rsidRPr="00E41D98" w14:paraId="2DDBD00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56336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SA </w:t>
            </w: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ombard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BDD4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5557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840627</w:t>
            </w:r>
          </w:p>
        </w:tc>
      </w:tr>
      <w:tr w:rsidR="007C371A" w:rsidRPr="00E41D98" w14:paraId="2E50F4B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87FA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6CF3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9244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0.0606</w:t>
            </w:r>
          </w:p>
        </w:tc>
      </w:tr>
      <w:tr w:rsidR="007C371A" w:rsidRPr="00E41D98" w14:paraId="40259B2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99454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C580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99B4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2210A1A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DE3C8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86DD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A801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42.0538</w:t>
            </w:r>
          </w:p>
        </w:tc>
      </w:tr>
      <w:tr w:rsidR="007C371A" w:rsidRPr="00E41D98" w14:paraId="4C9827C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B54A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8D83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C557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4.0714</w:t>
            </w:r>
          </w:p>
        </w:tc>
      </w:tr>
      <w:tr w:rsidR="007C371A" w:rsidRPr="00E41D98" w14:paraId="4C8FC59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BAE54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mara Private Gam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919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D868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25709</w:t>
            </w:r>
          </w:p>
        </w:tc>
      </w:tr>
      <w:tr w:rsidR="007C371A" w:rsidRPr="00E41D98" w14:paraId="71EB8B9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CD6C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5ED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F195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3.3898</w:t>
            </w:r>
          </w:p>
        </w:tc>
      </w:tr>
      <w:tr w:rsidR="007C371A" w:rsidRPr="00E41D98" w14:paraId="5992E86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65AF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DC55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CF2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5.53049</w:t>
            </w:r>
          </w:p>
        </w:tc>
      </w:tr>
      <w:tr w:rsidR="007C371A" w:rsidRPr="00E41D98" w14:paraId="56F0AEA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9A99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B728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5DE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.07247</w:t>
            </w:r>
          </w:p>
        </w:tc>
      </w:tr>
      <w:tr w:rsidR="007C371A" w:rsidRPr="00E41D98" w14:paraId="6979656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A066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6CC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A8D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.63643</w:t>
            </w:r>
          </w:p>
        </w:tc>
      </w:tr>
      <w:tr w:rsidR="007C371A" w:rsidRPr="00E41D98" w14:paraId="60F753F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3D3D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hamwari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Private Gam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59F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F37A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.95187</w:t>
            </w:r>
          </w:p>
        </w:tc>
      </w:tr>
      <w:tr w:rsidR="007C371A" w:rsidRPr="00E41D98" w14:paraId="1FB79B2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E0BF2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D002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ADB3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7.88266</w:t>
            </w:r>
          </w:p>
        </w:tc>
      </w:tr>
      <w:tr w:rsidR="007C371A" w:rsidRPr="00E41D98" w14:paraId="4835EC1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8E5E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104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3796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9.8435</w:t>
            </w:r>
          </w:p>
        </w:tc>
      </w:tr>
      <w:tr w:rsidR="007C371A" w:rsidRPr="00E41D98" w14:paraId="2AB878A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F0F9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CB0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7D94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60.4165</w:t>
            </w:r>
          </w:p>
        </w:tc>
      </w:tr>
      <w:tr w:rsidR="007C371A" w:rsidRPr="00E41D98" w14:paraId="30E33DE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9670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230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3C46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9.0851</w:t>
            </w:r>
          </w:p>
        </w:tc>
      </w:tr>
      <w:tr w:rsidR="007C371A" w:rsidRPr="00E41D98" w14:paraId="3435114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A7228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uikerbosrand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A149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4B73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.580747</w:t>
            </w:r>
          </w:p>
        </w:tc>
      </w:tr>
      <w:tr w:rsidR="007C371A" w:rsidRPr="00E41D98" w14:paraId="7D15152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4539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6B0C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97B1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7.071</w:t>
            </w:r>
          </w:p>
        </w:tc>
      </w:tr>
      <w:tr w:rsidR="007C371A" w:rsidRPr="00E41D98" w14:paraId="5379ABF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9382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D33C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7FE7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.65975</w:t>
            </w:r>
          </w:p>
        </w:tc>
      </w:tr>
      <w:tr w:rsidR="007C371A" w:rsidRPr="00E41D98" w14:paraId="6E8D681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6036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E8CB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94F2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0.3034</w:t>
            </w:r>
          </w:p>
        </w:tc>
      </w:tr>
      <w:tr w:rsidR="007C371A" w:rsidRPr="00E41D98" w14:paraId="5A72396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063E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4677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1E09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8.2824</w:t>
            </w:r>
          </w:p>
        </w:tc>
      </w:tr>
      <w:tr w:rsidR="007C371A" w:rsidRPr="00E41D98" w14:paraId="5FAFBA4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10CDE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able Mountain National Park (south)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7826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3917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174255</w:t>
            </w:r>
          </w:p>
        </w:tc>
      </w:tr>
      <w:tr w:rsidR="007C371A" w:rsidRPr="00E41D98" w14:paraId="0928217A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E76C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171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B25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4.8049</w:t>
            </w:r>
          </w:p>
        </w:tc>
      </w:tr>
      <w:tr w:rsidR="007C371A" w:rsidRPr="00E41D98" w14:paraId="333C5C1F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8FA71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CB8E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F9AA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</w:tr>
      <w:tr w:rsidR="007C371A" w:rsidRPr="00E41D98" w14:paraId="463D3DD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6E33C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843B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9E7C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.64454</w:t>
            </w:r>
          </w:p>
        </w:tc>
      </w:tr>
      <w:tr w:rsidR="007C371A" w:rsidRPr="00E41D98" w14:paraId="08C08F9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95F2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542E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4D9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320035</w:t>
            </w:r>
          </w:p>
        </w:tc>
      </w:tr>
      <w:tr w:rsidR="007C371A" w:rsidRPr="00E41D98" w14:paraId="4A8F81C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24F01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omas Baines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B27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E4D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4.5361</w:t>
            </w:r>
          </w:p>
        </w:tc>
      </w:tr>
      <w:tr w:rsidR="007C371A" w:rsidRPr="00E41D98" w14:paraId="3F9B26A6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33996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1E7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E6F2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4.99503</w:t>
            </w:r>
          </w:p>
        </w:tc>
      </w:tr>
      <w:tr w:rsidR="007C371A" w:rsidRPr="00E41D98" w14:paraId="5E40F00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6955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BAE5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8FA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9.25743</w:t>
            </w:r>
          </w:p>
        </w:tc>
      </w:tr>
      <w:tr w:rsidR="007C371A" w:rsidRPr="00E41D98" w14:paraId="716965A5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468D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72ACA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7F3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5.1369</w:t>
            </w:r>
          </w:p>
        </w:tc>
      </w:tr>
      <w:tr w:rsidR="007C371A" w:rsidRPr="00E41D98" w14:paraId="2DC8A71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D6BE4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0FAE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600C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8.4654</w:t>
            </w:r>
          </w:p>
        </w:tc>
      </w:tr>
      <w:tr w:rsidR="007C371A" w:rsidRPr="00E41D98" w14:paraId="479226BC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FCEB1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solwana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916E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2AA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.188677</w:t>
            </w:r>
          </w:p>
        </w:tc>
      </w:tr>
      <w:tr w:rsidR="007C371A" w:rsidRPr="00E41D98" w14:paraId="1FFD916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4C5C0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32D3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A885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6.767</w:t>
            </w:r>
          </w:p>
        </w:tc>
      </w:tr>
      <w:tr w:rsidR="007C371A" w:rsidRPr="00E41D98" w14:paraId="2D8B876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0ED4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C494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3623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1.33687</w:t>
            </w:r>
          </w:p>
        </w:tc>
      </w:tr>
      <w:tr w:rsidR="007C371A" w:rsidRPr="00E41D98" w14:paraId="2F8FCE4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6A028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B16A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071E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44.5737</w:t>
            </w:r>
          </w:p>
        </w:tc>
      </w:tr>
      <w:tr w:rsidR="007C371A" w:rsidRPr="00E41D98" w14:paraId="56D9082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9DF7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E0E3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3A90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9.6559</w:t>
            </w:r>
          </w:p>
        </w:tc>
      </w:tr>
      <w:tr w:rsidR="007C371A" w:rsidRPr="00E41D98" w14:paraId="13257A49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99A80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swalu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90966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734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.807776</w:t>
            </w:r>
          </w:p>
        </w:tc>
      </w:tr>
      <w:tr w:rsidR="007C371A" w:rsidRPr="00E41D98" w14:paraId="5F78E128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0EFE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33C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C73F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5.8794</w:t>
            </w:r>
          </w:p>
        </w:tc>
      </w:tr>
      <w:tr w:rsidR="007C371A" w:rsidRPr="00E41D98" w14:paraId="0888558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297FE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DCAA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471A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.52962</w:t>
            </w:r>
          </w:p>
        </w:tc>
      </w:tr>
      <w:tr w:rsidR="007C371A" w:rsidRPr="00E41D98" w14:paraId="4EC6436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6EC2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F27AE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2140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1.3573</w:t>
            </w:r>
          </w:p>
        </w:tc>
      </w:tr>
      <w:tr w:rsidR="007C371A" w:rsidRPr="00E41D98" w14:paraId="6D39A817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3B1FD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FF0E8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9BE63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.86028</w:t>
            </w:r>
          </w:p>
        </w:tc>
      </w:tr>
      <w:tr w:rsidR="007C371A" w:rsidRPr="00E41D98" w14:paraId="26A4133E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2692C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est Coast National Par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9AFB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6436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383202</w:t>
            </w:r>
          </w:p>
        </w:tc>
      </w:tr>
      <w:tr w:rsidR="007C371A" w:rsidRPr="00E41D98" w14:paraId="08094601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30909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EA47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84F5C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.299944</w:t>
            </w:r>
          </w:p>
        </w:tc>
      </w:tr>
      <w:tr w:rsidR="007C371A" w:rsidRPr="00E41D98" w14:paraId="0532215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F5613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5FC3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946E9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620589</w:t>
            </w:r>
          </w:p>
        </w:tc>
      </w:tr>
      <w:tr w:rsidR="007C371A" w:rsidRPr="00E41D98" w14:paraId="503EC282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4E5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B0345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95997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.44637</w:t>
            </w:r>
          </w:p>
        </w:tc>
      </w:tr>
      <w:tr w:rsidR="007C371A" w:rsidRPr="00E41D98" w14:paraId="59D86C1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8C81A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13CE0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9366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25926</w:t>
            </w:r>
          </w:p>
        </w:tc>
      </w:tr>
      <w:tr w:rsidR="007C371A" w:rsidRPr="00E41D98" w14:paraId="67CD96F3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F542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olwespruit</w:t>
            </w:r>
            <w:proofErr w:type="spellEnd"/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 xml:space="preserve"> Nature Reserv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BD57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8428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665842</w:t>
            </w:r>
          </w:p>
        </w:tc>
      </w:tr>
      <w:tr w:rsidR="007C371A" w:rsidRPr="00E41D98" w14:paraId="61F2294D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DAEB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F3FC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E063D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3.4556</w:t>
            </w:r>
          </w:p>
        </w:tc>
      </w:tr>
      <w:tr w:rsidR="007C371A" w:rsidRPr="00E41D98" w14:paraId="0CA41FAB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6955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0AD1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CCBB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.58504</w:t>
            </w:r>
          </w:p>
        </w:tc>
      </w:tr>
      <w:tr w:rsidR="007C371A" w:rsidRPr="00E41D98" w14:paraId="45CD1F80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F8ECF" w14:textId="77777777" w:rsidR="007C371A" w:rsidRPr="00E41D98" w:rsidRDefault="007C371A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64AB4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CBB61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7.3406</w:t>
            </w:r>
          </w:p>
        </w:tc>
      </w:tr>
      <w:tr w:rsidR="007C371A" w:rsidRPr="00E41D98" w14:paraId="6B627EF4" w14:textId="77777777" w:rsidTr="00B32A7F">
        <w:trPr>
          <w:trHeight w:val="300"/>
        </w:trPr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E523B" w14:textId="77777777" w:rsidR="007C371A" w:rsidRPr="00E41D98" w:rsidRDefault="007C371A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 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E58E62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-ruminant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93FD1F" w14:textId="77777777" w:rsidR="007C371A" w:rsidRPr="00E41D98" w:rsidRDefault="007C371A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E41D98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39.1012</w:t>
            </w:r>
          </w:p>
        </w:tc>
      </w:tr>
    </w:tbl>
    <w:p w14:paraId="3CAD37AC" w14:textId="77777777" w:rsidR="007C371A" w:rsidRPr="00E41D98" w:rsidRDefault="007C371A" w:rsidP="007C371A">
      <w:pPr>
        <w:rPr>
          <w:rFonts w:cstheme="minorHAnsi"/>
          <w:sz w:val="20"/>
          <w:szCs w:val="20"/>
          <w:lang w:val="en-US"/>
        </w:rPr>
      </w:pPr>
    </w:p>
    <w:p w14:paraId="04CE246E" w14:textId="150F7D74" w:rsidR="00E41D98" w:rsidRPr="00E41D98" w:rsidRDefault="00E41D98">
      <w:pPr>
        <w:rPr>
          <w:rFonts w:cstheme="minorHAnsi"/>
          <w:sz w:val="20"/>
          <w:szCs w:val="20"/>
          <w:lang w:val="en-US"/>
        </w:rPr>
      </w:pPr>
      <w:r w:rsidRPr="00E41D98">
        <w:rPr>
          <w:rFonts w:cstheme="minorHAnsi"/>
          <w:sz w:val="20"/>
          <w:szCs w:val="20"/>
          <w:lang w:val="en-US"/>
        </w:rPr>
        <w:br w:type="page"/>
      </w:r>
    </w:p>
    <w:p w14:paraId="277AACA2" w14:textId="53647D06" w:rsidR="00E41D98" w:rsidRDefault="00E41D98" w:rsidP="00E41D98">
      <w:pPr>
        <w:spacing w:line="360" w:lineRule="auto"/>
        <w:rPr>
          <w:rFonts w:cstheme="minorHAnsi"/>
          <w:sz w:val="20"/>
          <w:szCs w:val="20"/>
          <w:lang w:val="en-US"/>
        </w:rPr>
      </w:pPr>
      <w:r w:rsidRPr="00E41D98">
        <w:rPr>
          <w:rFonts w:cstheme="minorHAnsi"/>
          <w:sz w:val="20"/>
          <w:szCs w:val="20"/>
          <w:lang w:val="en-US"/>
        </w:rPr>
        <w:lastRenderedPageBreak/>
        <w:t xml:space="preserve">Supplementary Table 3: The metabolic biomass of large herbivores on the </w:t>
      </w:r>
      <w:proofErr w:type="spellStart"/>
      <w:r w:rsidRPr="00E41D98">
        <w:rPr>
          <w:rFonts w:cstheme="minorHAnsi"/>
          <w:sz w:val="20"/>
          <w:szCs w:val="20"/>
          <w:lang w:val="en-US"/>
        </w:rPr>
        <w:t>Palaeo</w:t>
      </w:r>
      <w:proofErr w:type="spellEnd"/>
      <w:r w:rsidRPr="00E41D98">
        <w:rPr>
          <w:rFonts w:cstheme="minorHAnsi"/>
          <w:sz w:val="20"/>
          <w:szCs w:val="20"/>
          <w:lang w:val="en-US"/>
        </w:rPr>
        <w:t xml:space="preserve">-Agulhas Plain (PAP) for large mammal functional groups </w:t>
      </w:r>
      <w:r w:rsidRPr="00E41D98">
        <w:rPr>
          <w:rFonts w:cstheme="minorHAnsi"/>
          <w:sz w:val="20"/>
          <w:szCs w:val="20"/>
          <w:lang w:val="en-US"/>
        </w:rPr>
        <w:fldChar w:fldCharType="begin" w:fldLock="1"/>
      </w:r>
      <w:r w:rsidRPr="00E41D98">
        <w:rPr>
          <w:rFonts w:cstheme="minorHAnsi"/>
          <w:sz w:val="20"/>
          <w:szCs w:val="20"/>
          <w:lang w:val="en-US"/>
        </w:rPr>
        <w:instrText>ADDIN CSL_CITATION {"citationItems":[{"id":"ITEM-1","itemData":{"ISBN":"0036-8075","author":[{"dropping-particle":"","family":"Hempson","given":"Gareth P","non-dropping-particle":"","parse-names":false,"suffix":""},{"dropping-particle":"","family":"Archibald","given":"Sally","non-dropping-particle":"","parse-names":false,"suffix":""},{"dropping-particle":"","family":"Bond","given":"William J","non-dropping-particle":"","parse-names":false,"suffix":""}],"container-title":"Science","id":"ITEM-1","issue":"6264","issued":{"date-parts":[["2015"]]},"page":"1056-1061","title":"A continent-wide assessment of the form and intensity of large mammal herbivory in Africa","type":"article-journal","volume":"350"},"uris":["http://www.mendeley.com/documents/?uuid=efc9ced1-f7c4-4dff-a8ce-bbb7e0b82d65"]}],"mendeley":{"formattedCitation":"(Hempson et al. 2015)","plainTextFormattedCitation":"(Hempson et al. 2015)","previouslyFormattedCitation":"&lt;sup&gt;1&lt;/sup&gt;"},"properties":{"noteIndex":0},"schema":"https://github.com/citation-style-language/schema/raw/master/csl-citation.json"}</w:instrText>
      </w:r>
      <w:r w:rsidRPr="00E41D98">
        <w:rPr>
          <w:rFonts w:cstheme="minorHAnsi"/>
          <w:sz w:val="20"/>
          <w:szCs w:val="20"/>
          <w:lang w:val="en-US"/>
        </w:rPr>
        <w:fldChar w:fldCharType="separate"/>
      </w:r>
      <w:r w:rsidRPr="00E41D98">
        <w:rPr>
          <w:rFonts w:cstheme="minorHAnsi"/>
          <w:noProof/>
          <w:sz w:val="20"/>
          <w:szCs w:val="20"/>
          <w:lang w:val="en-US"/>
        </w:rPr>
        <w:t>(Hempson et al. 2015)</w:t>
      </w:r>
      <w:r w:rsidRPr="00E41D98">
        <w:rPr>
          <w:rFonts w:cstheme="minorHAnsi"/>
          <w:sz w:val="20"/>
          <w:szCs w:val="20"/>
          <w:lang w:val="en-US"/>
        </w:rPr>
        <w:fldChar w:fldCharType="end"/>
      </w:r>
      <w:r w:rsidRPr="00E41D98">
        <w:rPr>
          <w:rFonts w:cstheme="minorHAnsi"/>
          <w:sz w:val="20"/>
          <w:szCs w:val="20"/>
          <w:lang w:val="en-US"/>
        </w:rPr>
        <w:t xml:space="preserve">. Herbivore biomass has been classified into biome and PAP section. Annual and winter rainfall have been calculated from the centroids of each of the PAP sections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058"/>
        <w:gridCol w:w="1045"/>
        <w:gridCol w:w="1551"/>
        <w:gridCol w:w="1343"/>
        <w:gridCol w:w="1343"/>
        <w:gridCol w:w="1343"/>
        <w:gridCol w:w="1343"/>
      </w:tblGrid>
      <w:tr w:rsidR="00B32A7F" w:rsidRPr="00C55B06" w14:paraId="0076B356" w14:textId="77777777" w:rsidTr="00B32A7F">
        <w:trPr>
          <w:trHeight w:val="300"/>
        </w:trPr>
        <w:tc>
          <w:tcPr>
            <w:tcW w:w="226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6C384" w14:textId="77777777" w:rsidR="00B32A7F" w:rsidRPr="00C55B06" w:rsidRDefault="00B32A7F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proofErr w:type="spellStart"/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Palaeo</w:t>
            </w:r>
            <w:proofErr w:type="spellEnd"/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-Agulhas Plain characteristics</w:t>
            </w:r>
          </w:p>
        </w:tc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7941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 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8266C" w14:textId="77777777" w:rsidR="00B32A7F" w:rsidRPr="00C55B06" w:rsidRDefault="00B32A7F" w:rsidP="00B32A7F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herbivore biomass (including min and max)</w:t>
            </w:r>
          </w:p>
        </w:tc>
      </w:tr>
      <w:tr w:rsidR="00B32A7F" w:rsidRPr="00C55B06" w14:paraId="70E0DE7E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4CAA34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ection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CE623F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Annual rainfall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3FDE1B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unctional grou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DC90B6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Fynbo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4C7A47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Thicke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9FE5E7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avan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E7A321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Grassland</w:t>
            </w:r>
          </w:p>
        </w:tc>
      </w:tr>
      <w:tr w:rsidR="00B32A7F" w:rsidRPr="00C55B06" w14:paraId="32A36B08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C479D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-west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820C15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55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1674A6" w14:textId="47B4056F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85B0E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.79(0-94.0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DFD13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.69(0-187.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6A72F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53(0-125.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C93FD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88(0-141.92)</w:t>
            </w:r>
          </w:p>
        </w:tc>
      </w:tr>
      <w:tr w:rsidR="00B32A7F" w:rsidRPr="00C55B06" w14:paraId="373BB200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4DEDC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A76C9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FCD3E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5983C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4.81(178.55-351.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22559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5.88(0-211.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3A874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63.23(38.2-288.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65821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8.93(152.89-424.97)</w:t>
            </w:r>
          </w:p>
        </w:tc>
      </w:tr>
      <w:tr w:rsidR="00B32A7F" w:rsidRPr="00C55B06" w14:paraId="6E0C1649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286C1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C769C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31AC5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AD768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.8(0-95.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A8C24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1.76(86.1-357.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310DB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5.11(0.08-250.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E7A75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0.63(0-166.67)</w:t>
            </w:r>
          </w:p>
        </w:tc>
      </w:tr>
      <w:tr w:rsidR="00B32A7F" w:rsidRPr="00C55B06" w14:paraId="3C1DB9BD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BFF29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CB7A3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1CF35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AF21A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2.63(0-138.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AAB22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7.32(151.66-422.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8040C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9.81(334.78-584.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41F34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1.45(315.41-587.48)</w:t>
            </w:r>
          </w:p>
        </w:tc>
      </w:tr>
      <w:tr w:rsidR="00B32A7F" w:rsidRPr="00C55B06" w14:paraId="3109B271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6B592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492B8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17B08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DB5C9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.21(0-110.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7C063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3.64(317.99-589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0835E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54.44(229.42-479.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2083C9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3.4(137.36-409.44)</w:t>
            </w:r>
          </w:p>
        </w:tc>
      </w:tr>
      <w:tr w:rsidR="00B32A7F" w:rsidRPr="00C55B06" w14:paraId="143B4A09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725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outh-west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4767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66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F730A8" w14:textId="60413FD3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1268A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.26(0-102.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44F34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1.83(0-266.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34EDB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02(0-177.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913F6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2(0-116.68)</w:t>
            </w:r>
          </w:p>
        </w:tc>
      </w:tr>
      <w:tr w:rsidR="00B32A7F" w:rsidRPr="00C55B06" w14:paraId="14F1EADB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94046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79A1A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3C8E3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29A7E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16.65(323.69-509.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1C334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5.31(0-260.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E7C7C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0.8(0-297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E8758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2.11(150.62-373.59)</w:t>
            </w:r>
          </w:p>
        </w:tc>
      </w:tr>
      <w:tr w:rsidR="00B32A7F" w:rsidRPr="00C55B06" w14:paraId="2094534C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CB7E3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B5053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9568D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E3EED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.49(0-103.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4EE68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48.56(53.51-443.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EDBD6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2.49(0-319.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86F5E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0.87(0-132.35)</w:t>
            </w:r>
          </w:p>
        </w:tc>
      </w:tr>
      <w:tr w:rsidR="00B32A7F" w:rsidRPr="00C55B06" w14:paraId="5DBB963D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4C3CC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C5C5D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644821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3F2E7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4.7(0-177.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E5F54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67.12(172.06-562.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FF762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28.77(351.78-705.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650D4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98.22(286.74-509.7)</w:t>
            </w:r>
          </w:p>
        </w:tc>
      </w:tr>
      <w:tr w:rsidR="00B32A7F" w:rsidRPr="00C55B06" w14:paraId="585CEDCB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7F918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8FDD88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699F7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189D4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0.52(0-133.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55C9D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65.45(370.39-760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2C0C6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83.37(206.38-560.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E57F9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4.75(153.27-376.23)</w:t>
            </w:r>
          </w:p>
        </w:tc>
      </w:tr>
      <w:tr w:rsidR="00B32A7F" w:rsidRPr="00C55B06" w14:paraId="79383A87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5D1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-central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EF4C0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21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9048D7" w14:textId="423A6CF3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470ED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.7(0-148.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11F4F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.22(0-76.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EEF5C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6(0-70.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56C10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.31(0-220.33)</w:t>
            </w:r>
          </w:p>
        </w:tc>
      </w:tr>
      <w:tr w:rsidR="00B32A7F" w:rsidRPr="00C55B06" w14:paraId="00175A23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2A392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DFDE4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25FBB9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AC494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(0-88.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82FB5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8.51(30.58-165.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F0D90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2.68(183.75-321.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C3942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5.47(132.45-558.49)</w:t>
            </w:r>
          </w:p>
        </w:tc>
      </w:tr>
      <w:tr w:rsidR="00B32A7F" w:rsidRPr="00C55B06" w14:paraId="1EC54FDD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E9AC8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8BCF1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959BD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88A78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23(0-149.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8FBBC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65.25(97.67-232.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322F9E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8.46(19.53-157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D94F5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.21(0-264.23)</w:t>
            </w:r>
          </w:p>
        </w:tc>
      </w:tr>
      <w:tr w:rsidR="00B32A7F" w:rsidRPr="00C55B06" w14:paraId="337BF900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959EE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FE316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B91CD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93822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(0-129.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F5C2A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9.1(51.52-186.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3A5EE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4.43(245.49-383.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56DD7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63.66(350.64-776.68)</w:t>
            </w:r>
          </w:p>
        </w:tc>
      </w:tr>
      <w:tr w:rsidR="00B32A7F" w:rsidRPr="00C55B06" w14:paraId="50440093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0C40C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1CF81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666B3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2CD7A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(0-133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5B03D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7.95(150.37-285.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2AFB3A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3.46(224.52-362.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98B4E3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1.62(78.6-504.64)</w:t>
            </w:r>
          </w:p>
        </w:tc>
      </w:tr>
      <w:tr w:rsidR="00B32A7F" w:rsidRPr="00C55B06" w14:paraId="03F69078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DF8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outh-central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9BC2B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3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C4A911" w14:textId="56728450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96DD2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92(0-119.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AECAE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92(0-100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AAE06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.18(0-74.9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708DA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.75(0-187.13)</w:t>
            </w:r>
          </w:p>
        </w:tc>
      </w:tr>
      <w:tr w:rsidR="00B32A7F" w:rsidRPr="00C55B06" w14:paraId="7673B2F3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10EE7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9803E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DB484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70B9F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0.56(0-184.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9A067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9.4(14.94-163.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F74B7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17.52(143.78-291.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15EEB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3.24(142.86-503.62)</w:t>
            </w:r>
          </w:p>
        </w:tc>
      </w:tr>
      <w:tr w:rsidR="00B32A7F" w:rsidRPr="00C55B06" w14:paraId="6C83A312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A517A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883F0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E5AFB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934C6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.64(0-120.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E729D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7.46(113-261.9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3C107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02.87(29.14-17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50817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3.12(0-223.5)</w:t>
            </w:r>
          </w:p>
        </w:tc>
      </w:tr>
      <w:tr w:rsidR="00B32A7F" w:rsidRPr="00C55B06" w14:paraId="40FFB009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13D88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65CD8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8A161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7D979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1.6(0-125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A2C663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85.24(110.78-259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5A7CA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71.58(297.85-445.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6D451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9.54(339.16-699.92)</w:t>
            </w:r>
          </w:p>
        </w:tc>
      </w:tr>
      <w:tr w:rsidR="00B32A7F" w:rsidRPr="00C55B06" w14:paraId="11F18422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1123B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93B9D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4C18F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674CC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.33(0-117.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F8F78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0.62(236.16-385.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3C1D4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7.43(243.7-391.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3B171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4.46(104.07-464.84)</w:t>
            </w:r>
          </w:p>
        </w:tc>
      </w:tr>
      <w:tr w:rsidR="00B32A7F" w:rsidRPr="00C55B06" w14:paraId="0FAC1BC4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6B75B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rth-east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284C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48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37F0C2" w14:textId="024AC955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1C13C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.7(0-94.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2F6FD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.42(0-18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E26DE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56(0-122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A05A1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93(0-143.89)</w:t>
            </w:r>
          </w:p>
        </w:tc>
      </w:tr>
      <w:tr w:rsidR="00B32A7F" w:rsidRPr="00C55B06" w14:paraId="151220D6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B1DCA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6B0A8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807DD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67966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5.23(168.48-341.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02320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6.55(0-208.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46285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65.91(43.97-287.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8727E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90.62(152.66-428.58)</w:t>
            </w:r>
          </w:p>
        </w:tc>
      </w:tr>
      <w:tr w:rsidR="00B32A7F" w:rsidRPr="00C55B06" w14:paraId="45564525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825E6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6C52C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B0B9D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D7533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.69(0-95.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9F349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20.07(87.98-352.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B1BB7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24.01(2.07-245.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71444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1.25(0-269.21)</w:t>
            </w:r>
          </w:p>
        </w:tc>
      </w:tr>
      <w:tr w:rsidR="00B32A7F" w:rsidRPr="00C55B06" w14:paraId="2668BBD1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A769F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9A0F0A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3FBD5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4F69C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0.61(0-137.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98DEF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82.29(150.2-414.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AE791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5.46(333.52-577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67DBD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54.8(316.84-592.76)</w:t>
            </w:r>
          </w:p>
        </w:tc>
      </w:tr>
      <w:tr w:rsidR="00B32A7F" w:rsidRPr="00C55B06" w14:paraId="72B6393E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FA0111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07AF3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DA644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456BE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.18(0-109.9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48752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46.59(314.51-578.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C3078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52.62(230.68-474.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05706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3.94(135.98-411.9)</w:t>
            </w:r>
          </w:p>
        </w:tc>
      </w:tr>
      <w:tr w:rsidR="00B32A7F" w:rsidRPr="00C55B06" w14:paraId="08A4CE48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FC3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outh-east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E3A52" w14:textId="77777777" w:rsidR="00B32A7F" w:rsidRPr="00C55B06" w:rsidRDefault="00B32A7F" w:rsidP="00B32A7F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13</w:t>
            </w: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70370D" w14:textId="0A1A744F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Small non-social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FCD0B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8.56(0-94.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DF613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2.22(0-228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A1039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0.26(0-151.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13DA2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.53(0-127.16)</w:t>
            </w:r>
          </w:p>
        </w:tc>
      </w:tr>
      <w:tr w:rsidR="00B32A7F" w:rsidRPr="00C55B06" w14:paraId="6798682E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8A57E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75B182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BA64D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Medium-sized social mixed di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BB495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44.15(257.75-430.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F8B7F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70.36(0-236.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B73FA7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41.06(0-292.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119BF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74.91(153.28-396.55)</w:t>
            </w:r>
          </w:p>
        </w:tc>
      </w:tr>
      <w:tr w:rsidR="00B32A7F" w:rsidRPr="00C55B06" w14:paraId="10A04024" w14:textId="77777777" w:rsidTr="00B32A7F">
        <w:trPr>
          <w:trHeight w:val="3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E1A1A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043214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702070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Large brows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D36DC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9.69(0-96.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266E63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35.76(69.58-401.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65ADA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134.19(0-18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9C473EE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5.53(0-147.16)</w:t>
            </w:r>
          </w:p>
        </w:tc>
      </w:tr>
      <w:tr w:rsidR="00B32A7F" w:rsidRPr="00C55B06" w14:paraId="751657F8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C94DE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BEE39F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ZA"/>
              </w:rPr>
            </w:pPr>
          </w:p>
        </w:tc>
        <w:tc>
          <w:tcPr>
            <w:tcW w:w="1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2F2DE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Water-dependent graz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006995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69.39(0-15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DF463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9.02(162.83-495.2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60961BC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95.84(344.23-647.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B3782D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423.63(302-545.27)</w:t>
            </w:r>
          </w:p>
        </w:tc>
      </w:tr>
      <w:tr w:rsidR="00B32A7F" w:rsidRPr="00C55B06" w14:paraId="2AE9000F" w14:textId="77777777" w:rsidTr="00B32A7F">
        <w:trPr>
          <w:trHeight w:val="600"/>
        </w:trPr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539CE96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 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5B73652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 </w:t>
            </w:r>
          </w:p>
        </w:tc>
        <w:tc>
          <w:tcPr>
            <w:tcW w:w="1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0ABBBF0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Nonruminant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75598FC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2.73(0-119.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9DB019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512.06(345.88-678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1D8FC69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369.56(217.94-521.1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C5819F8" w14:textId="77777777" w:rsidR="00B32A7F" w:rsidRPr="00C55B06" w:rsidRDefault="00B32A7F" w:rsidP="00B32A7F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</w:pPr>
            <w:r w:rsidRPr="00C55B06">
              <w:rPr>
                <w:rFonts w:eastAsia="Times New Roman" w:cstheme="minorHAnsi"/>
                <w:color w:val="000000"/>
                <w:sz w:val="20"/>
                <w:szCs w:val="20"/>
                <w:lang w:eastAsia="en-ZA"/>
              </w:rPr>
              <w:t>268.88(147.25-390.51)</w:t>
            </w:r>
          </w:p>
        </w:tc>
      </w:tr>
    </w:tbl>
    <w:p w14:paraId="3B8C0A9B" w14:textId="77777777" w:rsidR="00E41D98" w:rsidRPr="00E41D98" w:rsidRDefault="00E41D98" w:rsidP="00E41D98">
      <w:pPr>
        <w:rPr>
          <w:rFonts w:cstheme="minorHAnsi"/>
          <w:sz w:val="20"/>
          <w:szCs w:val="20"/>
        </w:rPr>
      </w:pPr>
      <w:bookmarkStart w:id="0" w:name="_GoBack"/>
      <w:bookmarkEnd w:id="0"/>
    </w:p>
    <w:p w14:paraId="067FB0FB" w14:textId="77777777" w:rsidR="00E41D98" w:rsidRPr="00E41D98" w:rsidRDefault="00E41D98" w:rsidP="00E41D9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noProof/>
          <w:sz w:val="20"/>
          <w:szCs w:val="20"/>
        </w:rPr>
      </w:pPr>
      <w:r w:rsidRPr="00E41D98">
        <w:rPr>
          <w:rFonts w:cstheme="minorHAnsi"/>
          <w:sz w:val="20"/>
          <w:szCs w:val="20"/>
        </w:rPr>
        <w:fldChar w:fldCharType="begin" w:fldLock="1"/>
      </w:r>
      <w:r w:rsidRPr="00E41D98">
        <w:rPr>
          <w:rFonts w:cstheme="minorHAnsi"/>
          <w:sz w:val="20"/>
          <w:szCs w:val="20"/>
        </w:rPr>
        <w:instrText xml:space="preserve">ADDIN Mendeley Bibliography CSL_BIBLIOGRAPHY </w:instrText>
      </w:r>
      <w:r w:rsidRPr="00E41D98">
        <w:rPr>
          <w:rFonts w:cstheme="minorHAnsi"/>
          <w:sz w:val="20"/>
          <w:szCs w:val="20"/>
        </w:rPr>
        <w:fldChar w:fldCharType="separate"/>
      </w:r>
      <w:r w:rsidRPr="00E41D98">
        <w:rPr>
          <w:rFonts w:cstheme="minorHAnsi"/>
          <w:noProof/>
          <w:sz w:val="20"/>
          <w:szCs w:val="20"/>
        </w:rPr>
        <w:t>Hempson, G. P., S. Archibald, and W. J. Bond. 2015: A continent-wide assessment of the form and intensity of large mammal herbivory in Africa. Science 350:1056–1061.</w:t>
      </w:r>
    </w:p>
    <w:p w14:paraId="0E4C8E5B" w14:textId="6BB54A66" w:rsidR="007C371A" w:rsidRPr="00E41D98" w:rsidRDefault="00E41D98" w:rsidP="00E41D98">
      <w:pPr>
        <w:rPr>
          <w:rFonts w:cstheme="minorHAnsi"/>
          <w:sz w:val="20"/>
          <w:szCs w:val="20"/>
          <w:lang w:val="en-US"/>
        </w:rPr>
      </w:pPr>
      <w:r w:rsidRPr="00E41D98">
        <w:rPr>
          <w:rFonts w:cstheme="minorHAnsi"/>
          <w:sz w:val="20"/>
          <w:szCs w:val="20"/>
        </w:rPr>
        <w:fldChar w:fldCharType="end"/>
      </w:r>
    </w:p>
    <w:sectPr w:rsidR="007C371A" w:rsidRPr="00E41D98" w:rsidSect="007C37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C86"/>
    <w:rsid w:val="00331DCB"/>
    <w:rsid w:val="00603FF4"/>
    <w:rsid w:val="007C371A"/>
    <w:rsid w:val="00930C86"/>
    <w:rsid w:val="00B32A7F"/>
    <w:rsid w:val="00B40F92"/>
    <w:rsid w:val="00B42CB7"/>
    <w:rsid w:val="00C06EB1"/>
    <w:rsid w:val="00C55B06"/>
    <w:rsid w:val="00E41D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717170"/>
  <w15:chartTrackingRefBased/>
  <w15:docId w15:val="{5055E4E4-29A9-48D7-B1E4-9224D9CC04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C371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371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620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8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5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4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11</Pages>
  <Words>2482</Words>
  <Characters>14154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oke, Christopher, (Mr) (s212215043)</dc:creator>
  <cp:keywords/>
  <dc:description/>
  <cp:lastModifiedBy>Brooke, Christopher, (Mr) (s212215043)</cp:lastModifiedBy>
  <cp:revision>7</cp:revision>
  <dcterms:created xsi:type="dcterms:W3CDTF">2020-05-21T11:07:00Z</dcterms:created>
  <dcterms:modified xsi:type="dcterms:W3CDTF">2020-07-29T08:12:00Z</dcterms:modified>
</cp:coreProperties>
</file>